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AEBE3E" w14:textId="7F3E2A89" w:rsidR="004A2355" w:rsidRPr="00A16B6E" w:rsidRDefault="00A16B6E" w:rsidP="00C52F40">
      <w:pPr>
        <w:rPr>
          <w:b/>
        </w:rPr>
      </w:pPr>
      <w:r>
        <w:rPr>
          <w:b/>
        </w:rPr>
        <w:t>On c</w:t>
      </w:r>
      <w:r w:rsidR="00B602A3" w:rsidRPr="00A16B6E">
        <w:rPr>
          <w:b/>
        </w:rPr>
        <w:t xml:space="preserve">orrecting a centuries-old dogma: </w:t>
      </w:r>
      <w:r w:rsidR="003D5535">
        <w:rPr>
          <w:b/>
        </w:rPr>
        <w:t xml:space="preserve">a rooster’s great </w:t>
      </w:r>
      <w:bookmarkStart w:id="0" w:name="_GoBack"/>
      <w:bookmarkEnd w:id="0"/>
      <w:r w:rsidR="003D5535">
        <w:rPr>
          <w:b/>
        </w:rPr>
        <w:t>tragedy and our great gain</w:t>
      </w:r>
    </w:p>
    <w:p w14:paraId="21F2C041" w14:textId="05E5ABC8" w:rsidR="006C5AB8" w:rsidRDefault="004E7609" w:rsidP="004E7609">
      <w:pPr>
        <w:ind w:firstLine="720"/>
      </w:pPr>
      <w:r>
        <w:t>S</w:t>
      </w:r>
      <w:r w:rsidR="009C7269">
        <w:t xml:space="preserve">cientists </w:t>
      </w:r>
      <w:r>
        <w:t xml:space="preserve">might </w:t>
      </w:r>
      <w:r w:rsidR="009C7269">
        <w:t>spend more time</w:t>
      </w:r>
      <w:r w:rsidR="00681D9E">
        <w:t xml:space="preserve"> correcting </w:t>
      </w:r>
      <w:r w:rsidR="004C2DC3">
        <w:t>assumptions</w:t>
      </w:r>
      <w:r w:rsidR="00681D9E">
        <w:t xml:space="preserve"> than making discoveries. </w:t>
      </w:r>
      <w:r w:rsidR="009C7269">
        <w:t>Not long after the gross anatomists had identified th</w:t>
      </w:r>
      <w:r w:rsidR="00A30CD0">
        <w:t>e</w:t>
      </w:r>
      <w:r w:rsidR="009C7269">
        <w:t xml:space="preserve"> hefty</w:t>
      </w:r>
      <w:r w:rsidR="00A30CD0">
        <w:t>,</w:t>
      </w:r>
      <w:r w:rsidR="009C7269">
        <w:t xml:space="preserve"> lobular structure at the base of the brain</w:t>
      </w:r>
      <w:r w:rsidR="00DA727F">
        <w:t xml:space="preserve"> as the cerebellum</w:t>
      </w:r>
      <w:r w:rsidR="009C7269">
        <w:t xml:space="preserve">, the </w:t>
      </w:r>
      <w:r w:rsidR="00321014">
        <w:t xml:space="preserve">overenthusiastic </w:t>
      </w:r>
      <w:r w:rsidR="009C7269">
        <w:t>phrenologists of the late 1700s had</w:t>
      </w:r>
      <w:r w:rsidR="00321014">
        <w:t xml:space="preserve"> arbitrarily</w:t>
      </w:r>
      <w:r w:rsidR="009C7269">
        <w:t xml:space="preserve"> given the region a clear</w:t>
      </w:r>
      <w:r w:rsidR="003B1253">
        <w:t xml:space="preserve"> and specific</w:t>
      </w:r>
      <w:r w:rsidR="009C7269">
        <w:t xml:space="preserve"> function: </w:t>
      </w:r>
      <w:proofErr w:type="spellStart"/>
      <w:r w:rsidR="009C7269">
        <w:t>philoprogenitiveness</w:t>
      </w:r>
      <w:proofErr w:type="spellEnd"/>
      <w:r w:rsidR="009C7269">
        <w:t xml:space="preserve"> (love of making babies). This was in part </w:t>
      </w:r>
      <w:r w:rsidR="00321014">
        <w:t xml:space="preserve">based </w:t>
      </w:r>
      <w:r w:rsidR="009C7269">
        <w:t xml:space="preserve">on how cold compresses </w:t>
      </w:r>
      <w:r w:rsidR="00CA3066">
        <w:t>to</w:t>
      </w:r>
      <w:r w:rsidR="009C7269">
        <w:t xml:space="preserve"> the back of the head appeared to cure habitual masturbation</w:t>
      </w:r>
      <w:r w:rsidR="00E127A6">
        <w:fldChar w:fldCharType="begin"/>
      </w:r>
      <w:r w:rsidR="00E127A6">
        <w:instrText xml:space="preserve"> ADDIN EN.CITE &lt;EndNote&gt;&lt;Cite&gt;&lt;Author&gt;Glickstein&lt;/Author&gt;&lt;Year&gt;2009&lt;/Year&gt;&lt;RecNum&gt;1&lt;/RecNum&gt;&lt;DisplayText&gt;&lt;style face="superscript"&gt;1&lt;/style&gt;&lt;/DisplayText&gt;&lt;record&gt;&lt;rec-number&gt;1&lt;/rec-number&gt;&lt;foreign-keys&gt;&lt;key app="EN" db-id="xdrw2ta2nrz5wcez906p0srczaa9f5rsxeax" timestamp="1548774524"&gt;1&lt;/key&gt;&lt;/foreign-keys&gt;&lt;ref-type name="Journal Article"&gt;17&lt;/ref-type&gt;&lt;contributors&gt;&lt;authors&gt;&lt;author&gt;Glickstein, M.&lt;/author&gt;&lt;author&gt;Strata, P.&lt;/author&gt;&lt;author&gt;Voogd, J.&lt;/author&gt;&lt;/authors&gt;&lt;/contributors&gt;&lt;auth-address&gt;Department of Cell and Developmental Biology, University College London, Gower Street, London WC1E 6BT, UK. m.glickstein@ucl.ac.uk&lt;/auth-address&gt;&lt;titles&gt;&lt;title&gt;Cerebellum: history&lt;/title&gt;&lt;secondary-title&gt;Neuroscience&lt;/secondary-title&gt;&lt;/titles&gt;&lt;periodical&gt;&lt;full-title&gt;Neuroscience&lt;/full-title&gt;&lt;/periodical&gt;&lt;pages&gt;549-59&lt;/pages&gt;&lt;volume&gt;162&lt;/volume&gt;&lt;number&gt;3&lt;/number&gt;&lt;keywords&gt;&lt;keyword&gt;Animals&lt;/keyword&gt;&lt;keyword&gt;*Cerebellar Diseases/history/pathology/physiopathology&lt;/keyword&gt;&lt;keyword&gt;*Cerebellum/anatomy &amp;amp; histology/physiology&lt;/keyword&gt;&lt;keyword&gt;History, 16th Century&lt;/keyword&gt;&lt;keyword&gt;History, 17th Century&lt;/keyword&gt;&lt;keyword&gt;History, 18th Century&lt;/keyword&gt;&lt;keyword&gt;History, 19th Century&lt;/keyword&gt;&lt;keyword&gt;History, 20th Century&lt;/keyword&gt;&lt;keyword&gt;Humans&lt;/keyword&gt;&lt;keyword&gt;Medical Illustration/history&lt;/keyword&gt;&lt;keyword&gt;Neurosciences/*history&lt;/keyword&gt;&lt;keyword&gt;Recovery of Function&lt;/keyword&gt;&lt;/keywords&gt;&lt;dates&gt;&lt;year&gt;2009&lt;/year&gt;&lt;pub-dates&gt;&lt;date&gt;Sep 1&lt;/date&gt;&lt;/pub-dates&gt;&lt;/dates&gt;&lt;isbn&gt;1873-7544 (Electronic)&amp;#xD;0306-4522 (Linking)&lt;/isbn&gt;&lt;accession-num&gt;19272426&lt;/accession-num&gt;&lt;urls&gt;&lt;related-urls&gt;&lt;url&gt;http://www.ncbi.nlm.nih.gov/pubmed/19272426&lt;/url&gt;&lt;/related-urls&gt;&lt;/urls&gt;&lt;electronic-resource-num&gt;10.1016/j.neuroscience.2009.02.054&lt;/electronic-resource-num&gt;&lt;/record&gt;&lt;/Cite&gt;&lt;/EndNote&gt;</w:instrText>
      </w:r>
      <w:r w:rsidR="00E127A6">
        <w:fldChar w:fldCharType="separate"/>
      </w:r>
      <w:r w:rsidR="00E127A6" w:rsidRPr="00E127A6">
        <w:rPr>
          <w:noProof/>
          <w:vertAlign w:val="superscript"/>
        </w:rPr>
        <w:t>1</w:t>
      </w:r>
      <w:r w:rsidR="00E127A6">
        <w:fldChar w:fldCharType="end"/>
      </w:r>
      <w:r w:rsidR="0035333F">
        <w:t>.</w:t>
      </w:r>
    </w:p>
    <w:p w14:paraId="56A82FD9" w14:textId="4E34AE9F" w:rsidR="007E5331" w:rsidRDefault="009C7269">
      <w:r>
        <w:tab/>
      </w:r>
      <w:r w:rsidR="00CA3066">
        <w:t>Of course, p</w:t>
      </w:r>
      <w:r>
        <w:t>hrenology was</w:t>
      </w:r>
      <w:r w:rsidR="00C35DAF">
        <w:t xml:space="preserve"> rapidly and</w:t>
      </w:r>
      <w:r>
        <w:t xml:space="preserve"> </w:t>
      </w:r>
      <w:r w:rsidR="00CA3066">
        <w:t>completely</w:t>
      </w:r>
      <w:r>
        <w:t xml:space="preserve"> discredited by the experimental sciences. </w:t>
      </w:r>
      <w:r w:rsidR="00A16B6E">
        <w:t>To determine what the cerebellum might</w:t>
      </w:r>
      <w:r w:rsidR="0093025D">
        <w:t xml:space="preserve"> </w:t>
      </w:r>
      <w:proofErr w:type="gramStart"/>
      <w:r w:rsidR="0093025D">
        <w:t>actually</w:t>
      </w:r>
      <w:r w:rsidR="00A16B6E">
        <w:t xml:space="preserve"> do</w:t>
      </w:r>
      <w:proofErr w:type="gramEnd"/>
      <w:r w:rsidR="00A16B6E">
        <w:t>, s</w:t>
      </w:r>
      <w:r w:rsidR="00B602A3">
        <w:t>cientists</w:t>
      </w:r>
      <w:r w:rsidR="00E66CAA">
        <w:t xml:space="preserve"> </w:t>
      </w:r>
      <w:r w:rsidR="00A16B6E">
        <w:t>in the 1800s</w:t>
      </w:r>
      <w:r w:rsidR="00E66CAA">
        <w:t xml:space="preserve"> </w:t>
      </w:r>
      <w:r w:rsidR="00B4526D">
        <w:t>remove</w:t>
      </w:r>
      <w:r w:rsidR="00B602A3">
        <w:t>d</w:t>
      </w:r>
      <w:r w:rsidR="00CA3066">
        <w:t xml:space="preserve"> the </w:t>
      </w:r>
      <w:r w:rsidR="00A16B6E">
        <w:t>structure from the brain and carefully observed how animals behaved after the surgery</w:t>
      </w:r>
      <w:r w:rsidR="00CA3066">
        <w:t xml:space="preserve">. </w:t>
      </w:r>
      <w:r w:rsidR="00A16B6E">
        <w:t>Pierre</w:t>
      </w:r>
      <w:r w:rsidR="00EB0A22">
        <w:t xml:space="preserve"> </w:t>
      </w:r>
      <w:proofErr w:type="spellStart"/>
      <w:r w:rsidR="00EB0A22">
        <w:t>Fluorens</w:t>
      </w:r>
      <w:proofErr w:type="spellEnd"/>
      <w:r w:rsidR="00EB0A22">
        <w:t xml:space="preserve"> </w:t>
      </w:r>
      <w:r w:rsidR="00A16B6E">
        <w:t>favored experimenting in birds—</w:t>
      </w:r>
      <w:proofErr w:type="gramStart"/>
      <w:r w:rsidR="00A16B6E">
        <w:t>chickens in particular</w:t>
      </w:r>
      <w:proofErr w:type="gramEnd"/>
      <w:r w:rsidR="00A16B6E">
        <w:t>. Upon removal of his rooster’s cerebellum</w:t>
      </w:r>
      <w:r w:rsidR="00EB0A22">
        <w:t xml:space="preserve">, </w:t>
      </w:r>
      <w:proofErr w:type="spellStart"/>
      <w:r w:rsidR="00A16B6E">
        <w:t>Fluorens</w:t>
      </w:r>
      <w:proofErr w:type="spellEnd"/>
      <w:r w:rsidR="00EB0A22">
        <w:t xml:space="preserve"> noted that </w:t>
      </w:r>
      <w:r w:rsidR="00A16B6E">
        <w:t xml:space="preserve">the bird </w:t>
      </w:r>
      <w:r w:rsidR="00EB0A22">
        <w:t xml:space="preserve">still </w:t>
      </w:r>
      <w:r w:rsidR="00EB0A22" w:rsidRPr="00386A73">
        <w:t>seemed</w:t>
      </w:r>
      <w:r w:rsidR="00EB0A22">
        <w:t xml:space="preserve"> very much interested in hens, but </w:t>
      </w:r>
      <w:r w:rsidR="00A16B6E">
        <w:t>it</w:t>
      </w:r>
      <w:r w:rsidR="00EB0A22">
        <w:t xml:space="preserve">s deficits in motor coordination made it tragically difficult to express that interest. From his experiments </w:t>
      </w:r>
      <w:proofErr w:type="spellStart"/>
      <w:r w:rsidR="000D0DBE">
        <w:t>Flourens</w:t>
      </w:r>
      <w:proofErr w:type="spellEnd"/>
      <w:r w:rsidR="00EB0A22">
        <w:t xml:space="preserve"> concluded</w:t>
      </w:r>
      <w:r w:rsidR="00EE0E13">
        <w:t>:</w:t>
      </w:r>
    </w:p>
    <w:p w14:paraId="767CA84C" w14:textId="76B85B36" w:rsidR="007E5331" w:rsidRPr="00AA3392" w:rsidRDefault="007E5331" w:rsidP="007E5331">
      <w:pPr>
        <w:ind w:left="720" w:firstLine="48"/>
        <w:rPr>
          <w:i/>
        </w:rPr>
      </w:pPr>
      <w:r w:rsidRPr="00AA3392">
        <w:rPr>
          <w:i/>
        </w:rPr>
        <w:t>“… all movements persist following ablation of the cerebellum: all that is missing is that they are not regular and coordinated</w:t>
      </w:r>
      <w:r w:rsidR="00994900" w:rsidRPr="00AA3392">
        <w:rPr>
          <w:i/>
        </w:rPr>
        <w:t>…</w:t>
      </w:r>
      <w:r w:rsidRPr="00AA3392">
        <w:rPr>
          <w:i/>
        </w:rPr>
        <w:t xml:space="preserve">” </w:t>
      </w:r>
    </w:p>
    <w:p w14:paraId="5BB1A727" w14:textId="5742C328" w:rsidR="00A30CD0" w:rsidRDefault="00A30CD0" w:rsidP="00A30CD0">
      <w:r>
        <w:t>Experiments like this have led to the general framework</w:t>
      </w:r>
      <w:r w:rsidR="00994900">
        <w:t xml:space="preserve"> that the cerebellum is</w:t>
      </w:r>
      <w:r w:rsidR="00AC02C1">
        <w:t xml:space="preserve"> </w:t>
      </w:r>
      <w:r w:rsidR="007C652E">
        <w:t xml:space="preserve">purely </w:t>
      </w:r>
      <w:r w:rsidR="00994900">
        <w:t>a structure that coordinates movements</w:t>
      </w:r>
      <w:r w:rsidR="007C652E">
        <w:t xml:space="preserve">. </w:t>
      </w:r>
      <w:r w:rsidR="00412974">
        <w:t xml:space="preserve">As a testament to the </w:t>
      </w:r>
      <w:r w:rsidR="00A16B6E">
        <w:t>thoroughness</w:t>
      </w:r>
      <w:r w:rsidR="00412974">
        <w:t xml:space="preserve"> of this work,</w:t>
      </w:r>
      <w:r w:rsidR="0093025D">
        <w:t xml:space="preserve"> it</w:t>
      </w:r>
      <w:r w:rsidR="00994900">
        <w:t xml:space="preserve"> has remained the standard since </w:t>
      </w:r>
      <w:proofErr w:type="spellStart"/>
      <w:r>
        <w:t>Fluorens</w:t>
      </w:r>
      <w:proofErr w:type="spellEnd"/>
      <w:r>
        <w:t>’ time</w:t>
      </w:r>
      <w:r w:rsidR="00E127A6">
        <w:fldChar w:fldCharType="begin">
          <w:fldData xml:space="preserve">PEVuZE5vdGU+PENpdGU+PEF1dGhvcj5GaW5lPC9BdXRob3I+PFllYXI+MjAwMjwvWWVhcj48UmVj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</w:fldData>
        </w:fldChar>
      </w:r>
      <w:r w:rsidR="00E127A6">
        <w:instrText xml:space="preserve"> ADDIN EN.CITE </w:instrText>
      </w:r>
      <w:r w:rsidR="00E127A6">
        <w:fldChar w:fldCharType="begin">
          <w:fldData xml:space="preserve">PEVuZE5vdGU+PENpdGU+PEF1dGhvcj5GaW5lPC9BdXRob3I+PFllYXI+MjAwMjwvWWVhcj48UmVj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</w:fldData>
        </w:fldChar>
      </w:r>
      <w:r w:rsidR="00E127A6">
        <w:instrText xml:space="preserve"> ADDIN EN.CITE.DATA </w:instrText>
      </w:r>
      <w:r w:rsidR="00E127A6">
        <w:fldChar w:fldCharType="end"/>
      </w:r>
      <w:r w:rsidR="00E127A6">
        <w:fldChar w:fldCharType="separate"/>
      </w:r>
      <w:r w:rsidR="00E127A6" w:rsidRPr="00E127A6">
        <w:rPr>
          <w:noProof/>
          <w:vertAlign w:val="superscript"/>
        </w:rPr>
        <w:t>1-3</w:t>
      </w:r>
      <w:r w:rsidR="00E127A6">
        <w:fldChar w:fldCharType="end"/>
      </w:r>
      <w:r w:rsidR="0035333F">
        <w:t>.</w:t>
      </w:r>
    </w:p>
    <w:p w14:paraId="45D75CE8" w14:textId="7D20CFFF" w:rsidR="00155F6D" w:rsidRDefault="00994900" w:rsidP="00AD729B">
      <w:pPr>
        <w:ind w:firstLine="720"/>
      </w:pPr>
      <w:r>
        <w:t>Only</w:t>
      </w:r>
      <w:r w:rsidR="00AD729B">
        <w:t xml:space="preserve"> recently</w:t>
      </w:r>
      <w:r>
        <w:t xml:space="preserve"> have we been </w:t>
      </w:r>
      <w:r w:rsidR="004C2DC3">
        <w:t xml:space="preserve">rigorously </w:t>
      </w:r>
      <w:r>
        <w:t xml:space="preserve">revisiting </w:t>
      </w:r>
      <w:r w:rsidR="00AA3392">
        <w:t>those</w:t>
      </w:r>
      <w:r>
        <w:t xml:space="preserve"> assumptions. This is in large part</w:t>
      </w:r>
      <w:r w:rsidR="00155F6D">
        <w:t xml:space="preserve"> motivated by </w:t>
      </w:r>
      <w:r>
        <w:t>clinical work, where patients</w:t>
      </w:r>
      <w:r w:rsidR="004C2DC3">
        <w:t xml:space="preserve"> with </w:t>
      </w:r>
      <w:r w:rsidR="00321014">
        <w:t xml:space="preserve">identified and </w:t>
      </w:r>
      <w:r w:rsidR="00AD729B">
        <w:t>specific</w:t>
      </w:r>
      <w:r w:rsidR="004C2DC3">
        <w:t xml:space="preserve"> insults (stroke, trauma, etc.) to the cerebellum</w:t>
      </w:r>
      <w:r>
        <w:t xml:space="preserve"> </w:t>
      </w:r>
      <w:r w:rsidR="002C74C5">
        <w:t>have much more than motor dysfunctions</w:t>
      </w:r>
      <w:r w:rsidR="004C2DC3">
        <w:t xml:space="preserve">. </w:t>
      </w:r>
      <w:r w:rsidR="0093025D">
        <w:t>Hidden behind the more obvious motor symptoms,</w:t>
      </w:r>
      <w:r w:rsidR="004C2DC3">
        <w:t xml:space="preserve"> these</w:t>
      </w:r>
      <w:r w:rsidR="002C74C5">
        <w:t xml:space="preserve"> nonmotor</w:t>
      </w:r>
      <w:r w:rsidR="004C2DC3">
        <w:t xml:space="preserve"> symptoms were so numerous and consistent that they are now known </w:t>
      </w:r>
      <w:r w:rsidR="002C74C5">
        <w:t>as</w:t>
      </w:r>
      <w:r w:rsidR="00A16B6E">
        <w:t xml:space="preserve"> the</w:t>
      </w:r>
      <w:r w:rsidR="004C2DC3">
        <w:t xml:space="preserve"> Cerebellar Cognitive Affective Syndrome</w:t>
      </w:r>
      <w:r w:rsidR="00AD729B">
        <w:t xml:space="preserve">, a </w:t>
      </w:r>
      <w:r w:rsidR="000F5F44">
        <w:t xml:space="preserve">set of symptoms ranging from </w:t>
      </w:r>
      <w:r w:rsidR="00155F6D">
        <w:t>language dysfunction</w:t>
      </w:r>
      <w:r w:rsidR="000F5F44">
        <w:t xml:space="preserve"> to</w:t>
      </w:r>
      <w:r w:rsidR="00155F6D">
        <w:t xml:space="preserve"> problems interpreting social cues</w:t>
      </w:r>
      <w:r w:rsidR="0035333F">
        <w:fldChar w:fldCharType="begin">
          <w:fldData xml:space="preserve">PEVuZE5vdGU+PENpdGU+PEF1dGhvcj5TY2htYWhtYW5uPC9BdXRob3I+PFllYXI+MjAxOTwvWWVh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=
</w:fldData>
        </w:fldChar>
      </w:r>
      <w:r w:rsidR="0035333F">
        <w:instrText xml:space="preserve"> ADDIN EN.CITE </w:instrText>
      </w:r>
      <w:r w:rsidR="0035333F">
        <w:fldChar w:fldCharType="begin">
          <w:fldData xml:space="preserve">PEVuZE5vdGU+PENpdGU+PEF1dGhvcj5TY2htYWhtYW5uPC9BdXRob3I+PFllYXI+MjAxOTwvWWVh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=
</w:fldData>
        </w:fldChar>
      </w:r>
      <w:r w:rsidR="0035333F">
        <w:instrText xml:space="preserve"> ADDIN EN.CITE.DATA </w:instrText>
      </w:r>
      <w:r w:rsidR="0035333F">
        <w:fldChar w:fldCharType="end"/>
      </w:r>
      <w:r w:rsidR="0035333F">
        <w:fldChar w:fldCharType="separate"/>
      </w:r>
      <w:r w:rsidR="0035333F" w:rsidRPr="0035333F">
        <w:rPr>
          <w:noProof/>
          <w:vertAlign w:val="superscript"/>
        </w:rPr>
        <w:t>3,4</w:t>
      </w:r>
      <w:r w:rsidR="0035333F">
        <w:fldChar w:fldCharType="end"/>
      </w:r>
      <w:r w:rsidR="0035333F">
        <w:t>.</w:t>
      </w:r>
      <w:r w:rsidR="00155F6D">
        <w:t xml:space="preserve"> Meta-analyses of autistic populations also revealed that one of the best predictors of autism later in life was damage to the cerebellum during infancy (second only to having an autistic twin)</w:t>
      </w:r>
      <w:r w:rsidR="0035333F">
        <w:fldChar w:fldCharType="begin"/>
      </w:r>
      <w:r w:rsidR="0035333F">
        <w:instrText xml:space="preserve"> ADDIN EN.CITE &lt;EndNote&gt;&lt;Cite&gt;&lt;Author&gt;Wang&lt;/Author&gt;&lt;Year&gt;2014&lt;/Year&gt;&lt;RecNum&gt;5&lt;/RecNum&gt;&lt;DisplayText&gt;&lt;style face="superscript"&gt;5&lt;/style&gt;&lt;/DisplayText&gt;&lt;record&gt;&lt;rec-number&gt;5&lt;/rec-number&gt;&lt;foreign-keys&gt;&lt;key app="EN" db-id="xdrw2ta2nrz5wcez906p0srczaa9f5rsxeax" timestamp="1548774658"&gt;5&lt;/key&gt;&lt;/foreign-keys&gt;&lt;ref-type name="Journal Article"&gt;17&lt;/ref-type&gt;&lt;contributors&gt;&lt;authors&gt;&lt;author&gt;Wang, S. S.&lt;/author&gt;&lt;author&gt;Kloth, A. D.&lt;/author&gt;&lt;author&gt;Badura, A.&lt;/author&gt;&lt;/authors&gt;&lt;/contributors&gt;&lt;auth-address&gt;Princeton Neuroscience Institute and Department of Molecular Biology, Princeton University, Princeton, NJ 08544, USA. Electronic address: sswang@princeton.edu.&amp;#xD;Princeton Neuroscience Institute and Department of Molecular Biology, Princeton University, Princeton, NJ 08544, USA.&lt;/auth-address&gt;&lt;titles&gt;&lt;title&gt;The cerebellum, sensitive periods, and autism&lt;/title&gt;&lt;secondary-title&gt;Neuron&lt;/secondary-title&gt;&lt;/titles&gt;&lt;periodical&gt;&lt;full-title&gt;Neuron&lt;/full-title&gt;&lt;/periodical&gt;&lt;pages&gt;518-32&lt;/pages&gt;&lt;volume&gt;83&lt;/volume&gt;&lt;number&gt;3&lt;/number&gt;&lt;keywords&gt;&lt;keyword&gt;Autistic Disorder/metabolism/*physiopathology&lt;/keyword&gt;&lt;keyword&gt;Brain Mapping&lt;/keyword&gt;&lt;keyword&gt;Cerebellum/*metabolism/pathology&lt;/keyword&gt;&lt;keyword&gt;Cognition/physiology&lt;/keyword&gt;&lt;keyword&gt;Gene Expression/physiology&lt;/keyword&gt;&lt;keyword&gt;Humans&lt;/keyword&gt;&lt;keyword&gt;Learning/physiology&lt;/keyword&gt;&lt;keyword&gt;Male&lt;/keyword&gt;&lt;/keywords&gt;&lt;dates&gt;&lt;year&gt;2014&lt;/year&gt;&lt;pub-dates&gt;&lt;date&gt;Aug 6&lt;/date&gt;&lt;/pub-dates&gt;&lt;/dates&gt;&lt;isbn&gt;1097-4199 (Electronic)&amp;#xD;0896-6273 (Linking)&lt;/isbn&gt;&lt;accession-num&gt;25102558&lt;/accession-num&gt;&lt;urls&gt;&lt;related-urls&gt;&lt;url&gt;http://www.ncbi.nlm.nih.gov/pubmed/25102558&lt;/url&gt;&lt;/related-urls&gt;&lt;/urls&gt;&lt;custom2&gt;PMC4135479&lt;/custom2&gt;&lt;electronic-resource-num&gt;10.1016/j.neuron.2014.07.016&lt;/electronic-resource-num&gt;&lt;/record&gt;&lt;/Cite&gt;&lt;/EndNote&gt;</w:instrText>
      </w:r>
      <w:r w:rsidR="0035333F">
        <w:fldChar w:fldCharType="separate"/>
      </w:r>
      <w:r w:rsidR="0035333F" w:rsidRPr="0035333F">
        <w:rPr>
          <w:noProof/>
          <w:vertAlign w:val="superscript"/>
        </w:rPr>
        <w:t>5</w:t>
      </w:r>
      <w:r w:rsidR="0035333F">
        <w:fldChar w:fldCharType="end"/>
      </w:r>
      <w:r w:rsidR="00155F6D">
        <w:t xml:space="preserve">. </w:t>
      </w:r>
      <w:r w:rsidR="00953001">
        <w:t>One of the most critical</w:t>
      </w:r>
      <w:r w:rsidR="00AD729B">
        <w:t xml:space="preserve"> </w:t>
      </w:r>
      <w:r w:rsidR="00953001">
        <w:t xml:space="preserve">findings </w:t>
      </w:r>
      <w:r w:rsidR="00516AC6">
        <w:t>for</w:t>
      </w:r>
      <w:r w:rsidR="00953001">
        <w:t xml:space="preserve"> the</w:t>
      </w:r>
      <w:r w:rsidR="00516AC6">
        <w:t xml:space="preserve"> </w:t>
      </w:r>
      <w:r w:rsidR="00953001">
        <w:t>field was that selective expression of autism-related genes</w:t>
      </w:r>
      <w:r w:rsidR="00A30CD0">
        <w:t xml:space="preserve"> only</w:t>
      </w:r>
      <w:r w:rsidR="00953001">
        <w:t xml:space="preserve"> in the cerebella of mice resulted in social deficits</w:t>
      </w:r>
      <w:r w:rsidR="0035333F">
        <w:fldChar w:fldCharType="begin">
          <w:fldData xml:space="preserve">PEVuZE5vdGU+PENpdGU+PEF1dGhvcj5Uc2FpPC9BdXRob3I+PFllYXI+MjAxMjwvWWVhcj48UmVj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</w:fldData>
        </w:fldChar>
      </w:r>
      <w:r w:rsidR="0035333F">
        <w:instrText xml:space="preserve"> ADDIN EN.CITE </w:instrText>
      </w:r>
      <w:r w:rsidR="0035333F">
        <w:fldChar w:fldCharType="begin">
          <w:fldData xml:space="preserve">PEVuZE5vdGU+PENpdGU+PEF1dGhvcj5Uc2FpPC9BdXRob3I+PFllYXI+MjAxMjwvWWVhcj48UmVj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</w:fldData>
        </w:fldChar>
      </w:r>
      <w:r w:rsidR="0035333F">
        <w:instrText xml:space="preserve"> ADDIN EN.CITE.DATA </w:instrText>
      </w:r>
      <w:r w:rsidR="0035333F">
        <w:fldChar w:fldCharType="end"/>
      </w:r>
      <w:r w:rsidR="0035333F">
        <w:fldChar w:fldCharType="separate"/>
      </w:r>
      <w:r w:rsidR="0035333F" w:rsidRPr="0035333F">
        <w:rPr>
          <w:noProof/>
          <w:vertAlign w:val="superscript"/>
        </w:rPr>
        <w:t>6</w:t>
      </w:r>
      <w:r w:rsidR="0035333F">
        <w:fldChar w:fldCharType="end"/>
      </w:r>
      <w:r w:rsidR="00953001">
        <w:t>.</w:t>
      </w:r>
      <w:r w:rsidR="00C35DAF">
        <w:t xml:space="preserve"> With</w:t>
      </w:r>
      <w:r w:rsidR="00516AC6">
        <w:t xml:space="preserve"> th</w:t>
      </w:r>
      <w:r w:rsidR="001E67D1">
        <w:t>e</w:t>
      </w:r>
      <w:r w:rsidR="00516AC6">
        <w:t>s</w:t>
      </w:r>
      <w:r w:rsidR="001E67D1">
        <w:t>e</w:t>
      </w:r>
      <w:r w:rsidR="00516AC6">
        <w:t>,</w:t>
      </w:r>
      <w:r w:rsidR="00C35DAF">
        <w:t xml:space="preserve"> we knew that the</w:t>
      </w:r>
      <w:r w:rsidR="00AA3392">
        <w:t xml:space="preserve"> </w:t>
      </w:r>
      <w:r w:rsidR="00A30CD0">
        <w:t>dysfunction of</w:t>
      </w:r>
      <w:r w:rsidR="00AA3392">
        <w:t xml:space="preserve"> the</w:t>
      </w:r>
      <w:r w:rsidR="00C35DAF">
        <w:t xml:space="preserve"> cerebellum was </w:t>
      </w:r>
      <w:proofErr w:type="gramStart"/>
      <w:r w:rsidR="00C35DAF">
        <w:t>sufficient</w:t>
      </w:r>
      <w:proofErr w:type="gramEnd"/>
      <w:r w:rsidR="00C35DAF">
        <w:t xml:space="preserve"> to cause nonmotor dysfunction</w:t>
      </w:r>
      <w:r w:rsidR="0093025D">
        <w:t>, b</w:t>
      </w:r>
      <w:r w:rsidR="00C35DAF">
        <w:t>ut how might this occur?</w:t>
      </w:r>
    </w:p>
    <w:p w14:paraId="5AFE3184" w14:textId="3819E81D" w:rsidR="006F61C4" w:rsidRDefault="00C35DAF" w:rsidP="007E5331">
      <w:r>
        <w:tab/>
      </w:r>
      <w:r w:rsidR="00AA3392">
        <w:t xml:space="preserve">Perhaps the cerebellum could modulate the </w:t>
      </w:r>
      <w:r w:rsidR="00F36772">
        <w:t xml:space="preserve">known </w:t>
      </w:r>
      <w:r w:rsidR="00AA3392">
        <w:t xml:space="preserve">social circuitry within the brain. </w:t>
      </w:r>
      <w:r w:rsidR="006F61C4">
        <w:t xml:space="preserve">Innovations in optogenetics have </w:t>
      </w:r>
      <w:r w:rsidR="00F36772">
        <w:t>given us the ability to</w:t>
      </w:r>
      <w:r w:rsidR="006F61C4">
        <w:t xml:space="preserve"> </w:t>
      </w:r>
      <w:r w:rsidR="00F36772">
        <w:t xml:space="preserve">manipulate activity in specific </w:t>
      </w:r>
      <w:r w:rsidR="0093025D">
        <w:t>pathways</w:t>
      </w:r>
      <w:r w:rsidR="00F36772">
        <w:t xml:space="preserve"> in the brain</w:t>
      </w:r>
      <w:r w:rsidR="0093025D">
        <w:t xml:space="preserve">, </w:t>
      </w:r>
      <w:proofErr w:type="gramStart"/>
      <w:r w:rsidR="0093025D">
        <w:t xml:space="preserve">allowing </w:t>
      </w:r>
      <w:r w:rsidR="00F36772">
        <w:t xml:space="preserve"> us</w:t>
      </w:r>
      <w:proofErr w:type="gramEnd"/>
      <w:r w:rsidR="00F36772">
        <w:t xml:space="preserve"> to assign functions to circuits in unprecedented ways.</w:t>
      </w:r>
      <w:r w:rsidR="006F61C4">
        <w:t xml:space="preserve"> </w:t>
      </w:r>
      <w:r w:rsidR="00205EE2">
        <w:t>For example, t</w:t>
      </w:r>
      <w:r w:rsidR="006F61C4">
        <w:t xml:space="preserve">he desire and ability to socialize has </w:t>
      </w:r>
      <w:r w:rsidR="00F36772">
        <w:t xml:space="preserve">now </w:t>
      </w:r>
      <w:r w:rsidR="006F61C4">
        <w:t xml:space="preserve">been associated with the </w:t>
      </w:r>
      <w:r w:rsidR="00F9593A">
        <w:t>v</w:t>
      </w:r>
      <w:r w:rsidR="006F61C4">
        <w:t xml:space="preserve">entral </w:t>
      </w:r>
      <w:r w:rsidR="00F9593A">
        <w:t>t</w:t>
      </w:r>
      <w:r w:rsidR="006F61C4">
        <w:t xml:space="preserve">egmental </w:t>
      </w:r>
      <w:r w:rsidR="00F9593A">
        <w:t>a</w:t>
      </w:r>
      <w:r w:rsidR="006F61C4">
        <w:t>rea</w:t>
      </w:r>
      <w:r w:rsidR="00764B38">
        <w:t xml:space="preserve"> (VTA)</w:t>
      </w:r>
      <w:r w:rsidR="0035333F">
        <w:fldChar w:fldCharType="begin">
          <w:fldData xml:space="preserve">PEVuZE5vdGU+PENpdGU+PEF1dGhvcj5HdW5heWRpbjwvQXV0aG9yPjxZZWFyPjIwMTQ8L1llYXI+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</w:fldData>
        </w:fldChar>
      </w:r>
      <w:r w:rsidR="0035333F">
        <w:instrText xml:space="preserve"> ADDIN EN.CITE </w:instrText>
      </w:r>
      <w:r w:rsidR="0035333F">
        <w:fldChar w:fldCharType="begin">
          <w:fldData xml:space="preserve">PEVuZE5vdGU+PENpdGU+PEF1dGhvcj5HdW5heWRpbjwvQXV0aG9yPjxZZWFyPjIwMTQ8L1llYXI+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</w:fldData>
        </w:fldChar>
      </w:r>
      <w:r w:rsidR="0035333F">
        <w:instrText xml:space="preserve"> ADDIN EN.CITE.DATA </w:instrText>
      </w:r>
      <w:r w:rsidR="0035333F">
        <w:fldChar w:fldCharType="end"/>
      </w:r>
      <w:r w:rsidR="0035333F">
        <w:fldChar w:fldCharType="separate"/>
      </w:r>
      <w:r w:rsidR="0035333F" w:rsidRPr="0035333F">
        <w:rPr>
          <w:noProof/>
          <w:vertAlign w:val="superscript"/>
        </w:rPr>
        <w:t>7</w:t>
      </w:r>
      <w:r w:rsidR="0035333F">
        <w:fldChar w:fldCharType="end"/>
      </w:r>
      <w:r w:rsidR="006F61C4">
        <w:t xml:space="preserve">, an area </w:t>
      </w:r>
      <w:r w:rsidR="001E67D1">
        <w:t>known as the</w:t>
      </w:r>
      <w:r w:rsidR="00764B38">
        <w:t xml:space="preserve"> </w:t>
      </w:r>
      <w:r w:rsidR="00F36772">
        <w:t>“</w:t>
      </w:r>
      <w:r w:rsidR="00764B38">
        <w:t>brain’s pleasure center.”</w:t>
      </w:r>
      <w:r w:rsidR="006F61C4">
        <w:t xml:space="preserve"> A simple hypothesis might be that the cerebellum could access the social circuitry</w:t>
      </w:r>
      <w:r w:rsidR="00F36772">
        <w:t xml:space="preserve"> and all sorts of nonmotor functions</w:t>
      </w:r>
      <w:r w:rsidR="006F61C4">
        <w:t xml:space="preserve"> </w:t>
      </w:r>
      <w:r w:rsidR="00516AC6">
        <w:t>via</w:t>
      </w:r>
      <w:r w:rsidR="006F61C4">
        <w:t xml:space="preserve"> a direct projection to the </w:t>
      </w:r>
      <w:r w:rsidR="00764B38">
        <w:t>VTA.</w:t>
      </w:r>
    </w:p>
    <w:p w14:paraId="0DC09F8D" w14:textId="76681A4B" w:rsidR="00C35DAF" w:rsidRDefault="006F61C4" w:rsidP="007E5331">
      <w:r>
        <w:tab/>
        <w:t>Unfortunately, scant evidence of such a connection existed</w:t>
      </w:r>
      <w:r w:rsidR="0040738C">
        <w:t>. The</w:t>
      </w:r>
      <w:r w:rsidR="00516AC6">
        <w:t xml:space="preserve"> most recent </w:t>
      </w:r>
      <w:r w:rsidR="00F9593A">
        <w:t>anatomical mapping studies</w:t>
      </w:r>
      <w:r w:rsidR="0040738C">
        <w:t xml:space="preserve"> only</w:t>
      </w:r>
      <w:r w:rsidR="00516AC6">
        <w:t xml:space="preserve"> had </w:t>
      </w:r>
      <w:r w:rsidR="00A16B6E">
        <w:t>incidental observations</w:t>
      </w:r>
      <w:r w:rsidR="004A2355">
        <w:t xml:space="preserve"> or footnotes</w:t>
      </w:r>
      <w:r w:rsidR="00516AC6">
        <w:t xml:space="preserve"> buried deep in </w:t>
      </w:r>
      <w:r w:rsidR="004A2355">
        <w:t>supplemental data</w:t>
      </w:r>
      <w:r w:rsidR="0035333F">
        <w:fldChar w:fldCharType="begin">
          <w:fldData xml:space="preserve">PEVuZE5vdGU+PENpdGU+PEF1dGhvcj5CZWllcjwvQXV0aG9yPjxZZWFyPjIwMTU8L1llYXI+PFJl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</w:fldData>
        </w:fldChar>
      </w:r>
      <w:r w:rsidR="0035333F">
        <w:instrText xml:space="preserve"> ADDIN EN.CITE </w:instrText>
      </w:r>
      <w:r w:rsidR="0035333F">
        <w:fldChar w:fldCharType="begin">
          <w:fldData xml:space="preserve">PEVuZE5vdGU+PENpdGU+PEF1dGhvcj5CZWllcjwvQXV0aG9yPjxZZWFyPjIwMTU8L1llYXI+PFJl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</w:fldData>
        </w:fldChar>
      </w:r>
      <w:r w:rsidR="0035333F">
        <w:instrText xml:space="preserve"> ADDIN EN.CITE.DATA </w:instrText>
      </w:r>
      <w:r w:rsidR="0035333F">
        <w:fldChar w:fldCharType="end"/>
      </w:r>
      <w:r w:rsidR="0035333F">
        <w:fldChar w:fldCharType="separate"/>
      </w:r>
      <w:r w:rsidR="0035333F" w:rsidRPr="0035333F">
        <w:rPr>
          <w:noProof/>
          <w:vertAlign w:val="superscript"/>
        </w:rPr>
        <w:t>8,9</w:t>
      </w:r>
      <w:r w:rsidR="0035333F">
        <w:fldChar w:fldCharType="end"/>
      </w:r>
      <w:r w:rsidR="00516AC6">
        <w:t xml:space="preserve">. </w:t>
      </w:r>
      <w:r w:rsidR="0040738C">
        <w:t xml:space="preserve">Nonetheless, our team used </w:t>
      </w:r>
      <w:r w:rsidR="001E67D1">
        <w:t>optogenetic</w:t>
      </w:r>
      <w:r w:rsidR="0040738C">
        <w:t xml:space="preserve"> tools to specifically label the connection from the cerebellum to the </w:t>
      </w:r>
      <w:r w:rsidR="00FE5E5C">
        <w:t>VTA</w:t>
      </w:r>
      <w:r w:rsidR="00764B38">
        <w:t xml:space="preserve"> of mice</w:t>
      </w:r>
      <w:r w:rsidR="0040738C">
        <w:t xml:space="preserve">. To our surprise, the connection was not </w:t>
      </w:r>
      <w:r w:rsidR="00F253C0">
        <w:t>at all</w:t>
      </w:r>
      <w:r w:rsidR="0040738C">
        <w:t xml:space="preserve"> sparse, and was </w:t>
      </w:r>
      <w:proofErr w:type="gramStart"/>
      <w:r w:rsidR="0040738C">
        <w:t>actually quite</w:t>
      </w:r>
      <w:proofErr w:type="gramEnd"/>
      <w:r w:rsidR="0040738C">
        <w:t xml:space="preserve"> powerful: stimulating the cerebellar pathway to the VTA </w:t>
      </w:r>
      <w:r w:rsidR="00AC02C1">
        <w:t>rapidly and robustly increased activity in the brain’s pleasure center.</w:t>
      </w:r>
      <w:r w:rsidR="00764B38">
        <w:t xml:space="preserve"> But was this relevant at a behavioral level?</w:t>
      </w:r>
    </w:p>
    <w:p w14:paraId="281AF50E" w14:textId="5DD53131" w:rsidR="00764B38" w:rsidRDefault="00764B38" w:rsidP="007E5331">
      <w:r>
        <w:lastRenderedPageBreak/>
        <w:tab/>
        <w:t xml:space="preserve">To test this, we placed mice in a square room, and </w:t>
      </w:r>
      <w:r w:rsidR="00FE5E5C">
        <w:t>stimulated</w:t>
      </w:r>
      <w:r>
        <w:t xml:space="preserve"> activity in the cerebellar pathway to the VTA only when the mouse entered one</w:t>
      </w:r>
      <w:r w:rsidR="00FE5E5C">
        <w:t xml:space="preserve"> specific</w:t>
      </w:r>
      <w:r>
        <w:t xml:space="preserve"> corner. </w:t>
      </w:r>
      <w:r w:rsidR="00FE5E5C">
        <w:t xml:space="preserve">Incredibly, mice would repeatedly visit that corner to get more stimulus. We did several more variations of this </w:t>
      </w:r>
      <w:proofErr w:type="gramStart"/>
      <w:r w:rsidR="00FE5E5C">
        <w:t>test</w:t>
      </w:r>
      <w:proofErr w:type="gramEnd"/>
      <w:r w:rsidR="00FE5E5C">
        <w:t xml:space="preserve"> but they all pointed to the same conclusion: stimulating this pathway was rewarding to the mice—perhaps even pleasurable. What could </w:t>
      </w:r>
      <w:proofErr w:type="gramStart"/>
      <w:r w:rsidR="00FE5E5C">
        <w:t>turning</w:t>
      </w:r>
      <w:proofErr w:type="gramEnd"/>
      <w:r w:rsidR="00FE5E5C">
        <w:t xml:space="preserve"> off the connection tell us?</w:t>
      </w:r>
    </w:p>
    <w:p w14:paraId="6344F6FC" w14:textId="4DED649A" w:rsidR="00F253C0" w:rsidRDefault="00F253C0" w:rsidP="007E5331">
      <w:r>
        <w:tab/>
        <w:t xml:space="preserve">Given the cerebellum’s recent history with social deficits, we decided to </w:t>
      </w:r>
      <w:r w:rsidR="00A16B6E">
        <w:t>test</w:t>
      </w:r>
      <w:r>
        <w:t xml:space="preserve"> whether turning off the connection would affect whether mice </w:t>
      </w:r>
      <w:r w:rsidR="009712D9">
        <w:t xml:space="preserve">would </w:t>
      </w:r>
      <w:r>
        <w:t>cho</w:t>
      </w:r>
      <w:r w:rsidR="009712D9">
        <w:t>o</w:t>
      </w:r>
      <w:r>
        <w:t xml:space="preserve">se to spend their time with other mice or investigating an object. When the cerebellar-VTA connection was </w:t>
      </w:r>
      <w:r w:rsidR="00412974">
        <w:t>taken off</w:t>
      </w:r>
      <w:r>
        <w:t xml:space="preserve">line, mice would lose their </w:t>
      </w:r>
      <w:r w:rsidR="00412974">
        <w:t xml:space="preserve">innate </w:t>
      </w:r>
      <w:r>
        <w:t>preference to socialize.</w:t>
      </w:r>
      <w:r w:rsidR="005E527D">
        <w:t xml:space="preserve"> </w:t>
      </w:r>
      <w:r w:rsidR="00545CC1">
        <w:t>O</w:t>
      </w:r>
      <w:r w:rsidR="009712D9">
        <w:t>ur</w:t>
      </w:r>
      <w:r w:rsidR="005E527D">
        <w:t xml:space="preserve"> final surprise was that </w:t>
      </w:r>
      <w:r w:rsidR="009712D9">
        <w:t>none</w:t>
      </w:r>
      <w:r w:rsidR="005E527D">
        <w:t xml:space="preserve"> of these perturbations</w:t>
      </w:r>
      <w:r w:rsidR="009712D9">
        <w:t xml:space="preserve"> had </w:t>
      </w:r>
      <w:r w:rsidR="007377AF">
        <w:t>any significant</w:t>
      </w:r>
      <w:r w:rsidR="009712D9">
        <w:t xml:space="preserve"> effects on the animals’ ability to move</w:t>
      </w:r>
      <w:r w:rsidR="005E527D">
        <w:t>.</w:t>
      </w:r>
    </w:p>
    <w:p w14:paraId="0004462A" w14:textId="1E4F0A56" w:rsidR="00F253C0" w:rsidRDefault="00F253C0" w:rsidP="007E5331">
      <w:r>
        <w:tab/>
        <w:t>All this evidence pointed in the same direction:</w:t>
      </w:r>
      <w:r w:rsidR="005E527D">
        <w:t xml:space="preserve"> the cerebellum is much more than a motor </w:t>
      </w:r>
      <w:proofErr w:type="gramStart"/>
      <w:r w:rsidR="005E527D">
        <w:t>structure, and</w:t>
      </w:r>
      <w:proofErr w:type="gramEnd"/>
      <w:r w:rsidR="005E527D">
        <w:t xml:space="preserve"> might have specific pathways for nonmotor functions.</w:t>
      </w:r>
      <w:r w:rsidR="003B1253">
        <w:t xml:space="preserve"> </w:t>
      </w:r>
      <w:r w:rsidR="005E527D">
        <w:t xml:space="preserve">Perhaps if we looked </w:t>
      </w:r>
      <w:r w:rsidR="00412974">
        <w:t xml:space="preserve">a bit more carefully </w:t>
      </w:r>
      <w:r w:rsidR="005E527D">
        <w:t xml:space="preserve">at </w:t>
      </w:r>
      <w:proofErr w:type="spellStart"/>
      <w:r w:rsidR="005E527D">
        <w:t>Fluorens</w:t>
      </w:r>
      <w:proofErr w:type="spellEnd"/>
      <w:r w:rsidR="005E527D">
        <w:t xml:space="preserve">’ </w:t>
      </w:r>
      <w:r w:rsidR="00855203">
        <w:t>rooster</w:t>
      </w:r>
      <w:r w:rsidR="005E527D">
        <w:t xml:space="preserve">, we might </w:t>
      </w:r>
      <w:r w:rsidR="00412974">
        <w:t>find</w:t>
      </w:r>
      <w:r w:rsidR="005E527D">
        <w:t xml:space="preserve"> that</w:t>
      </w:r>
      <w:r w:rsidR="00412974">
        <w:t xml:space="preserve"> the</w:t>
      </w:r>
      <w:r w:rsidR="00386A73">
        <w:t xml:space="preserve"> rooster</w:t>
      </w:r>
      <w:r w:rsidR="00412974">
        <w:t xml:space="preserve"> </w:t>
      </w:r>
      <w:r w:rsidR="00855203">
        <w:t>lacked</w:t>
      </w:r>
      <w:r w:rsidR="00712B8E">
        <w:t xml:space="preserve"> much more than</w:t>
      </w:r>
      <w:r w:rsidR="00855203">
        <w:t xml:space="preserve"> motor </w:t>
      </w:r>
      <w:r w:rsidR="00412974">
        <w:t>coordinat</w:t>
      </w:r>
      <w:r w:rsidR="00855203">
        <w:t>ion</w:t>
      </w:r>
      <w:r w:rsidR="00712B8E">
        <w:t xml:space="preserve">—maybe </w:t>
      </w:r>
      <w:r w:rsidR="005E527D">
        <w:t>he</w:t>
      </w:r>
      <w:r w:rsidR="00712B8E">
        <w:t xml:space="preserve"> actually lost the skills to hang with the</w:t>
      </w:r>
      <w:r w:rsidR="003B1253">
        <w:t xml:space="preserve"> other chickens.</w:t>
      </w:r>
      <w:r w:rsidR="00386A73">
        <w:t xml:space="preserve"> </w:t>
      </w:r>
      <w:r w:rsidR="00983A33">
        <w:t>But this rooster’s tragedy is our gain:</w:t>
      </w:r>
      <w:r w:rsidR="00855203">
        <w:t xml:space="preserve"> </w:t>
      </w:r>
      <w:r w:rsidR="00712B8E">
        <w:t>his dysfunctions have given us great insight into</w:t>
      </w:r>
      <w:r w:rsidR="0093025D">
        <w:t xml:space="preserve"> our own brains</w:t>
      </w:r>
      <w:r w:rsidR="00983A33">
        <w:t xml:space="preserve">, </w:t>
      </w:r>
      <w:r w:rsidR="00712B8E">
        <w:t>opening</w:t>
      </w:r>
      <w:r w:rsidR="00983A33">
        <w:t xml:space="preserve"> doorways to understanding </w:t>
      </w:r>
      <w:r w:rsidR="00712B8E">
        <w:t>the human dysfunction</w:t>
      </w:r>
      <w:r w:rsidR="00983A33">
        <w:t>.</w:t>
      </w:r>
    </w:p>
    <w:p w14:paraId="315435E8" w14:textId="12C594A1" w:rsidR="00C35DAF" w:rsidRDefault="00C35DAF" w:rsidP="007E5331"/>
    <w:p w14:paraId="6CE063F8" w14:textId="2969AA5E" w:rsidR="00953001" w:rsidRDefault="00953001" w:rsidP="007E5331"/>
    <w:p w14:paraId="13FD0A7B" w14:textId="77777777" w:rsidR="00E127A6" w:rsidRDefault="00E127A6" w:rsidP="007E5331"/>
    <w:p w14:paraId="372C0D4F" w14:textId="77777777" w:rsidR="0035333F" w:rsidRPr="0035333F" w:rsidRDefault="00E127A6" w:rsidP="0035333F">
      <w:pPr>
        <w:pStyle w:val="EndNoteBibliography"/>
        <w:spacing w:after="0"/>
        <w:ind w:left="720" w:hanging="720"/>
      </w:pPr>
      <w:r>
        <w:fldChar w:fldCharType="begin"/>
      </w:r>
      <w:r>
        <w:instrText xml:space="preserve"> ADDIN EN.REFLIST </w:instrText>
      </w:r>
      <w:r>
        <w:fldChar w:fldCharType="separate"/>
      </w:r>
      <w:r w:rsidR="0035333F" w:rsidRPr="0035333F">
        <w:t>1</w:t>
      </w:r>
      <w:r w:rsidR="0035333F" w:rsidRPr="0035333F">
        <w:tab/>
        <w:t xml:space="preserve">Glickstein, M., Strata, P. &amp; Voogd, J. Cerebellum: history. </w:t>
      </w:r>
      <w:r w:rsidR="0035333F" w:rsidRPr="0035333F">
        <w:rPr>
          <w:i/>
        </w:rPr>
        <w:t>Neuroscience</w:t>
      </w:r>
      <w:r w:rsidR="0035333F" w:rsidRPr="0035333F">
        <w:t xml:space="preserve"> </w:t>
      </w:r>
      <w:r w:rsidR="0035333F" w:rsidRPr="0035333F">
        <w:rPr>
          <w:b/>
        </w:rPr>
        <w:t>162</w:t>
      </w:r>
      <w:r w:rsidR="0035333F" w:rsidRPr="0035333F">
        <w:t>, 549-559, doi:10.1016/j.neuroscience.2009.02.054 (2009).</w:t>
      </w:r>
    </w:p>
    <w:p w14:paraId="7A5B1585" w14:textId="77777777" w:rsidR="0035333F" w:rsidRPr="0035333F" w:rsidRDefault="0035333F" w:rsidP="0035333F">
      <w:pPr>
        <w:pStyle w:val="EndNoteBibliography"/>
        <w:spacing w:after="0"/>
        <w:ind w:left="720" w:hanging="720"/>
      </w:pPr>
      <w:r w:rsidRPr="0035333F">
        <w:t>2</w:t>
      </w:r>
      <w:r w:rsidRPr="0035333F">
        <w:tab/>
        <w:t xml:space="preserve">Fine, E. J., Ionita, C. C. &amp; Lohr, L. The history of the development of the cerebellar examination. </w:t>
      </w:r>
      <w:r w:rsidRPr="0035333F">
        <w:rPr>
          <w:i/>
        </w:rPr>
        <w:t>Semin Neurol</w:t>
      </w:r>
      <w:r w:rsidRPr="0035333F">
        <w:t xml:space="preserve"> </w:t>
      </w:r>
      <w:r w:rsidRPr="0035333F">
        <w:rPr>
          <w:b/>
        </w:rPr>
        <w:t>22</w:t>
      </w:r>
      <w:r w:rsidRPr="0035333F">
        <w:t>, 375-384, doi:10.1055/s-2002-36759 (2002).</w:t>
      </w:r>
    </w:p>
    <w:p w14:paraId="551C2B4D" w14:textId="77777777" w:rsidR="0035333F" w:rsidRPr="0035333F" w:rsidRDefault="0035333F" w:rsidP="0035333F">
      <w:pPr>
        <w:pStyle w:val="EndNoteBibliography"/>
        <w:spacing w:after="0"/>
        <w:ind w:left="720" w:hanging="720"/>
      </w:pPr>
      <w:r w:rsidRPr="0035333F">
        <w:t>3</w:t>
      </w:r>
      <w:r w:rsidRPr="0035333F">
        <w:tab/>
        <w:t xml:space="preserve">Schmahmann, J. D. The cerebellum and cognition. </w:t>
      </w:r>
      <w:r w:rsidRPr="0035333F">
        <w:rPr>
          <w:i/>
        </w:rPr>
        <w:t>Neurosci Lett</w:t>
      </w:r>
      <w:r w:rsidRPr="0035333F">
        <w:t xml:space="preserve"> </w:t>
      </w:r>
      <w:r w:rsidRPr="0035333F">
        <w:rPr>
          <w:b/>
        </w:rPr>
        <w:t>688</w:t>
      </w:r>
      <w:r w:rsidRPr="0035333F">
        <w:t>, 62-75, doi:10.1016/j.neulet.2018.07.005 (2019).</w:t>
      </w:r>
    </w:p>
    <w:p w14:paraId="120BC7A0" w14:textId="77777777" w:rsidR="0035333F" w:rsidRPr="0035333F" w:rsidRDefault="0035333F" w:rsidP="0035333F">
      <w:pPr>
        <w:pStyle w:val="EndNoteBibliography"/>
        <w:spacing w:after="0"/>
        <w:ind w:left="720" w:hanging="720"/>
      </w:pPr>
      <w:r w:rsidRPr="0035333F">
        <w:t>4</w:t>
      </w:r>
      <w:r w:rsidRPr="0035333F">
        <w:tab/>
        <w:t xml:space="preserve">Schmahmann, J. D. &amp; Sherman, J. C. The cerebellar cognitive affective syndrome. </w:t>
      </w:r>
      <w:r w:rsidRPr="0035333F">
        <w:rPr>
          <w:i/>
        </w:rPr>
        <w:t>Brain</w:t>
      </w:r>
      <w:r w:rsidRPr="0035333F">
        <w:t xml:space="preserve"> </w:t>
      </w:r>
      <w:r w:rsidRPr="0035333F">
        <w:rPr>
          <w:b/>
        </w:rPr>
        <w:t>121 ( Pt 4)</w:t>
      </w:r>
      <w:r w:rsidRPr="0035333F">
        <w:t>, 561-579 (1998).</w:t>
      </w:r>
    </w:p>
    <w:p w14:paraId="41266868" w14:textId="77777777" w:rsidR="0035333F" w:rsidRPr="0035333F" w:rsidRDefault="0035333F" w:rsidP="0035333F">
      <w:pPr>
        <w:pStyle w:val="EndNoteBibliography"/>
        <w:spacing w:after="0"/>
        <w:ind w:left="720" w:hanging="720"/>
      </w:pPr>
      <w:r w:rsidRPr="0035333F">
        <w:t>5</w:t>
      </w:r>
      <w:r w:rsidRPr="0035333F">
        <w:tab/>
        <w:t xml:space="preserve">Wang, S. S., Kloth, A. D. &amp; Badura, A. The cerebellum, sensitive periods, and autism. </w:t>
      </w:r>
      <w:r w:rsidRPr="0035333F">
        <w:rPr>
          <w:i/>
        </w:rPr>
        <w:t>Neuron</w:t>
      </w:r>
      <w:r w:rsidRPr="0035333F">
        <w:t xml:space="preserve"> </w:t>
      </w:r>
      <w:r w:rsidRPr="0035333F">
        <w:rPr>
          <w:b/>
        </w:rPr>
        <w:t>83</w:t>
      </w:r>
      <w:r w:rsidRPr="0035333F">
        <w:t>, 518-532, doi:10.1016/j.neuron.2014.07.016 (2014).</w:t>
      </w:r>
    </w:p>
    <w:p w14:paraId="577432F0" w14:textId="77777777" w:rsidR="0035333F" w:rsidRPr="0035333F" w:rsidRDefault="0035333F" w:rsidP="0035333F">
      <w:pPr>
        <w:pStyle w:val="EndNoteBibliography"/>
        <w:spacing w:after="0"/>
        <w:ind w:left="720" w:hanging="720"/>
      </w:pPr>
      <w:r w:rsidRPr="0035333F">
        <w:t>6</w:t>
      </w:r>
      <w:r w:rsidRPr="0035333F">
        <w:tab/>
        <w:t xml:space="preserve">Tsai, P. T., Hull, C., Chu, Y., Greene-Colozzi, E., Sadowski, A. R., Leech, J. M., Steinberg, J., Crawley, J. N., Regehr, W. G. &amp; Sahin, M. Autistic-like behaviour and cerebellar dysfunction in Purkinje cell Tsc1 mutant mice. </w:t>
      </w:r>
      <w:r w:rsidRPr="0035333F">
        <w:rPr>
          <w:i/>
        </w:rPr>
        <w:t>Nature</w:t>
      </w:r>
      <w:r w:rsidRPr="0035333F">
        <w:t xml:space="preserve"> </w:t>
      </w:r>
      <w:r w:rsidRPr="0035333F">
        <w:rPr>
          <w:b/>
        </w:rPr>
        <w:t>488</w:t>
      </w:r>
      <w:r w:rsidRPr="0035333F">
        <w:t>, 647-651, doi:10.1038/nature11310 (2012).</w:t>
      </w:r>
    </w:p>
    <w:p w14:paraId="298B441F" w14:textId="77777777" w:rsidR="0035333F" w:rsidRPr="0035333F" w:rsidRDefault="0035333F" w:rsidP="0035333F">
      <w:pPr>
        <w:pStyle w:val="EndNoteBibliography"/>
        <w:spacing w:after="0"/>
        <w:ind w:left="720" w:hanging="720"/>
      </w:pPr>
      <w:r w:rsidRPr="0035333F">
        <w:t>7</w:t>
      </w:r>
      <w:r w:rsidRPr="0035333F">
        <w:tab/>
        <w:t xml:space="preserve">Gunaydin, L. A., Grosenick, L., Finkelstein, J. C., Kauvar, I. V., Fenno, L. E., Adhikari, A., Lammel, S., Mirzabekov, J. J., Airan, R. D., Zalocusky, K. A., Tye, K. M., Anikeeva, P., Malenka, R. C. &amp; Deisseroth, K. Natural neural projection dynamics underlying social behavior. </w:t>
      </w:r>
      <w:r w:rsidRPr="0035333F">
        <w:rPr>
          <w:i/>
        </w:rPr>
        <w:t>Cell</w:t>
      </w:r>
      <w:r w:rsidRPr="0035333F">
        <w:t xml:space="preserve"> </w:t>
      </w:r>
      <w:r w:rsidRPr="0035333F">
        <w:rPr>
          <w:b/>
        </w:rPr>
        <w:t>157</w:t>
      </w:r>
      <w:r w:rsidRPr="0035333F">
        <w:t>, 1535-1551, doi:10.1016/j.cell.2014.05.017 (2014).</w:t>
      </w:r>
    </w:p>
    <w:p w14:paraId="303D1188" w14:textId="77777777" w:rsidR="0035333F" w:rsidRPr="0035333F" w:rsidRDefault="0035333F" w:rsidP="0035333F">
      <w:pPr>
        <w:pStyle w:val="EndNoteBibliography"/>
        <w:spacing w:after="0"/>
        <w:ind w:left="720" w:hanging="720"/>
      </w:pPr>
      <w:r w:rsidRPr="0035333F">
        <w:t>8</w:t>
      </w:r>
      <w:r w:rsidRPr="0035333F">
        <w:tab/>
        <w:t xml:space="preserve">Beier, K. T., Steinberg, E. E., DeLoach, K. E., Xie, S., Miyamichi, K., Schwarz, L., Gao, X. J., Kremer, E. J., Malenka, R. C. &amp; Luo, L. Circuit Architecture of VTA Dopamine Neurons Revealed by Systematic Input-Output Mapping. </w:t>
      </w:r>
      <w:r w:rsidRPr="0035333F">
        <w:rPr>
          <w:i/>
        </w:rPr>
        <w:t>Cell</w:t>
      </w:r>
      <w:r w:rsidRPr="0035333F">
        <w:t xml:space="preserve"> </w:t>
      </w:r>
      <w:r w:rsidRPr="0035333F">
        <w:rPr>
          <w:b/>
        </w:rPr>
        <w:t>162</w:t>
      </w:r>
      <w:r w:rsidRPr="0035333F">
        <w:t>, 622-634, doi:10.1016/j.cell.2015.07.015 (2015).</w:t>
      </w:r>
    </w:p>
    <w:p w14:paraId="071D5C8C" w14:textId="77777777" w:rsidR="0035333F" w:rsidRPr="0035333F" w:rsidRDefault="0035333F" w:rsidP="0035333F">
      <w:pPr>
        <w:pStyle w:val="EndNoteBibliography"/>
        <w:ind w:left="720" w:hanging="720"/>
      </w:pPr>
      <w:r w:rsidRPr="0035333F">
        <w:t>9</w:t>
      </w:r>
      <w:r w:rsidRPr="0035333F">
        <w:tab/>
        <w:t xml:space="preserve">Watabe-Uchida, M., Zhu, L., Ogawa, S. K., Vamanrao, A. &amp; Uchida, N. Whole-brain mapping of direct inputs to midbrain dopamine neurons. </w:t>
      </w:r>
      <w:r w:rsidRPr="0035333F">
        <w:rPr>
          <w:i/>
        </w:rPr>
        <w:t>Neuron</w:t>
      </w:r>
      <w:r w:rsidRPr="0035333F">
        <w:t xml:space="preserve"> </w:t>
      </w:r>
      <w:r w:rsidRPr="0035333F">
        <w:rPr>
          <w:b/>
        </w:rPr>
        <w:t>74</w:t>
      </w:r>
      <w:r w:rsidRPr="0035333F">
        <w:t>, 858-873, doi:10.1016/j.neuron.2012.03.017 (2012).</w:t>
      </w:r>
    </w:p>
    <w:p w14:paraId="7683F0B4" w14:textId="7666347D" w:rsidR="00953001" w:rsidRPr="00953001" w:rsidRDefault="00E127A6" w:rsidP="007E5331">
      <w:r>
        <w:lastRenderedPageBreak/>
        <w:fldChar w:fldCharType="end"/>
      </w:r>
    </w:p>
    <w:sectPr w:rsidR="00953001" w:rsidRPr="009530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rw2ta2nrz5wcez906p0srczaa9f5rsxeax&quot;&gt;ScienceBreakerLib&lt;record-ids&gt;&lt;item&gt;1&lt;/item&gt;&lt;item&gt;2&lt;/item&gt;&lt;item&gt;3&lt;/item&gt;&lt;item&gt;4&lt;/item&gt;&lt;item&gt;5&lt;/item&gt;&lt;item&gt;6&lt;/item&gt;&lt;item&gt;7&lt;/item&gt;&lt;item&gt;8&lt;/item&gt;&lt;item&gt;9&lt;/item&gt;&lt;/record-ids&gt;&lt;/item&gt;&lt;/Libraries&gt;"/>
  </w:docVars>
  <w:rsids>
    <w:rsidRoot w:val="00681D9E"/>
    <w:rsid w:val="0005108A"/>
    <w:rsid w:val="00067ED2"/>
    <w:rsid w:val="000D0DBE"/>
    <w:rsid w:val="000D5EB7"/>
    <w:rsid w:val="000F5F44"/>
    <w:rsid w:val="00155F6D"/>
    <w:rsid w:val="00176ABD"/>
    <w:rsid w:val="00183C93"/>
    <w:rsid w:val="001E67D1"/>
    <w:rsid w:val="00205EE2"/>
    <w:rsid w:val="00277118"/>
    <w:rsid w:val="002C74C5"/>
    <w:rsid w:val="002F4026"/>
    <w:rsid w:val="00321014"/>
    <w:rsid w:val="00336B52"/>
    <w:rsid w:val="0035333F"/>
    <w:rsid w:val="00380794"/>
    <w:rsid w:val="00386A73"/>
    <w:rsid w:val="003B1253"/>
    <w:rsid w:val="003D5535"/>
    <w:rsid w:val="0040738C"/>
    <w:rsid w:val="00412974"/>
    <w:rsid w:val="004A2355"/>
    <w:rsid w:val="004C2DC3"/>
    <w:rsid w:val="004E7609"/>
    <w:rsid w:val="00516AC6"/>
    <w:rsid w:val="00545CC1"/>
    <w:rsid w:val="005E527D"/>
    <w:rsid w:val="00637391"/>
    <w:rsid w:val="00681D9E"/>
    <w:rsid w:val="006F61C4"/>
    <w:rsid w:val="00712B8E"/>
    <w:rsid w:val="007377AF"/>
    <w:rsid w:val="00764B38"/>
    <w:rsid w:val="007C652E"/>
    <w:rsid w:val="007E5331"/>
    <w:rsid w:val="00855203"/>
    <w:rsid w:val="00900D07"/>
    <w:rsid w:val="0093025D"/>
    <w:rsid w:val="00953001"/>
    <w:rsid w:val="00962F42"/>
    <w:rsid w:val="009712D9"/>
    <w:rsid w:val="0097749B"/>
    <w:rsid w:val="00983A33"/>
    <w:rsid w:val="00994900"/>
    <w:rsid w:val="009C7269"/>
    <w:rsid w:val="009D3464"/>
    <w:rsid w:val="00A16B6E"/>
    <w:rsid w:val="00A30CD0"/>
    <w:rsid w:val="00AA3392"/>
    <w:rsid w:val="00AC02C1"/>
    <w:rsid w:val="00AD729B"/>
    <w:rsid w:val="00B06187"/>
    <w:rsid w:val="00B4526D"/>
    <w:rsid w:val="00B602A3"/>
    <w:rsid w:val="00C35DAF"/>
    <w:rsid w:val="00C52F40"/>
    <w:rsid w:val="00CA3066"/>
    <w:rsid w:val="00D20500"/>
    <w:rsid w:val="00DA727F"/>
    <w:rsid w:val="00E127A6"/>
    <w:rsid w:val="00E66CAA"/>
    <w:rsid w:val="00EA120B"/>
    <w:rsid w:val="00EB0A22"/>
    <w:rsid w:val="00EE0E13"/>
    <w:rsid w:val="00F253C0"/>
    <w:rsid w:val="00F36772"/>
    <w:rsid w:val="00F40575"/>
    <w:rsid w:val="00F9593A"/>
    <w:rsid w:val="00FA0852"/>
    <w:rsid w:val="00FE5E5C"/>
    <w:rsid w:val="139DEF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279090"/>
  <w15:chartTrackingRefBased/>
  <w15:docId w15:val="{18292734-F4E5-46CF-9F0C-E8C9A3CD7E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127A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127A6"/>
    <w:rPr>
      <w:rFonts w:ascii="Calibri" w:hAnsi="Calibri" w:cs="Calibri"/>
      <w:noProof/>
    </w:rPr>
  </w:style>
  <w:style w:type="paragraph" w:customStyle="1" w:styleId="EndNoteBibliography">
    <w:name w:val="EndNote Bibliography"/>
    <w:basedOn w:val="Normal"/>
    <w:link w:val="EndNoteBibliographyChar"/>
    <w:rsid w:val="00E127A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127A6"/>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4D9E42-F4C2-4622-95EE-D51D62C42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TotalTime>
  <Pages>3</Pages>
  <Words>1586</Words>
  <Characters>9046</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dloh</dc:creator>
  <cp:keywords/>
  <dc:description/>
  <cp:lastModifiedBy>nedloh</cp:lastModifiedBy>
  <cp:revision>8</cp:revision>
  <dcterms:created xsi:type="dcterms:W3CDTF">2019-01-29T15:22:00Z</dcterms:created>
  <dcterms:modified xsi:type="dcterms:W3CDTF">2019-02-04T23:10:00Z</dcterms:modified>
</cp:coreProperties>
</file>